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Dawe and Boutin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0B1962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lastRenderedPageBreak/>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w:t>
      </w:r>
      <w:r>
        <w:rPr>
          <w:rFonts w:ascii="Helvetica Neue" w:hAnsi="Helvetica Neue" w:cs="Arial"/>
          <w:color w:val="000000"/>
        </w:rPr>
        <w:lastRenderedPageBreak/>
        <w:t>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w:t>
      </w:r>
      <w:r w:rsidR="00F81228">
        <w:rPr>
          <w:rFonts w:ascii="Helvetica Neue" w:hAnsi="Helvetica Neue" w:cs="Arial"/>
          <w:iCs/>
          <w:color w:val="000000"/>
        </w:rPr>
        <w:lastRenderedPageBreak/>
        <w:t xml:space="preserve">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paralogous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kilobas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DD2D265"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paralog filters without removing non-paralogous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 xml:space="preserve">(Jakobsson &amp; </w:t>
      </w:r>
      <w:r w:rsidR="000C4EA1" w:rsidRPr="00621411">
        <w:rPr>
          <w:rFonts w:ascii="Helvetica Neue" w:hAnsi="Helvetica Neue" w:cs="Arial"/>
          <w:iCs/>
          <w:noProof/>
          <w:color w:val="000000"/>
        </w:rPr>
        <w:lastRenderedPageBreak/>
        <w:t>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63681CD5"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model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 xml:space="preserve">Individual optimization runs were killed if they took longer than 48hrs to complete, since these runs tended to proceed to take far longer to finish. Most runs completed in under 48hrs, and are included in the results. </w:t>
      </w:r>
      <w:bookmarkStart w:id="0" w:name="_GoBack"/>
      <w:bookmarkEnd w:id="0"/>
      <w:r w:rsidR="00D80EA2">
        <w:rPr>
          <w:rFonts w:ascii="Helvetica Neue" w:eastAsia="Times New Roman" w:hAnsi="Helvetica Neue" w:cs="Times New Roman"/>
        </w:rPr>
        <w:t>To extract meaningful parameter units from the results, we assumed seven generations per year and used the per-base mutation rate of  2.9x10</w:t>
      </w:r>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from </w:t>
      </w:r>
      <w:proofErr w:type="spellStart"/>
      <w:r w:rsidR="00D80EA2">
        <w:rPr>
          <w:rFonts w:ascii="Helvetica Neue" w:eastAsia="Times New Roman" w:hAnsi="Helvetica Neue" w:cs="Times New Roman"/>
          <w:i/>
          <w:iCs/>
        </w:rPr>
        <w:t>Heliconius</w:t>
      </w:r>
      <w:proofErr w:type="spellEnd"/>
      <w:r w:rsidR="00D80EA2">
        <w:rPr>
          <w:rFonts w:ascii="Helvetica Neue" w:eastAsia="Times New Roman" w:hAnsi="Helvetica Neue" w:cs="Times New Roman"/>
          <w:i/>
          <w:iCs/>
        </w:rPr>
        <w:t xml:space="preserve"> </w:t>
      </w:r>
      <w:proofErr w:type="spellStart"/>
      <w:r w:rsidR="00D80EA2">
        <w:rPr>
          <w:rFonts w:ascii="Helvetica Neue" w:eastAsia="Times New Roman" w:hAnsi="Helvetica Neue" w:cs="Times New Roman"/>
          <w:i/>
          <w:iCs/>
        </w:rPr>
        <w:t>melpomene</w:t>
      </w:r>
      <w:proofErr w:type="spellEnd"/>
      <w:r w:rsidR="00D80EA2">
        <w:rPr>
          <w:rFonts w:ascii="Helvetica Neue" w:eastAsia="Times New Roman" w:hAnsi="Helvetica Neue" w:cs="Times New Roman"/>
        </w:rPr>
        <w:t xml:space="preserve"> </w:t>
      </w:r>
      <w:r w:rsidR="00D80EA2">
        <w:rPr>
          <w:rFonts w:ascii="Helvetica Neue" w:eastAsia="Times New Roman" w:hAnsi="Helvetica Neue" w:cs="Times New Roman"/>
        </w:rPr>
        <w:fldChar w:fldCharType="begin" w:fldLock="1"/>
      </w:r>
      <w:r w:rsidR="00DD4E8A">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Keightley et al., 2015)</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582076B4"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model is</w:t>
      </w:r>
      <w:r w:rsidR="00DD4E8A">
        <w:rPr>
          <w:rFonts w:ascii="Helvetica Neue" w:hAnsi="Helvetica Neue" w:cs="Arial"/>
          <w:color w:val="000000"/>
        </w:rPr>
        <w:t xml:space="preserve"> an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44886AA2"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w:t>
      </w:r>
      <w:r>
        <w:rPr>
          <w:rFonts w:ascii="Helvetica Neue" w:eastAsia="Times New Roman" w:hAnsi="Helvetica Neue" w:cs="Times New Roman"/>
        </w:rPr>
        <w:lastRenderedPageBreak/>
        <w:t xml:space="preserve">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We created 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F20BB21"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536404" w:rsidRPr="00536404">
        <w:rPr>
          <w:rFonts w:ascii="Helvetica Neue" w:hAnsi="Helvetica Neue" w:cs="Arial"/>
          <w:color w:val="000000"/>
          <w:highlight w:val="yellow"/>
        </w:rPr>
        <w:t>Figure X</w:t>
      </w:r>
      <w:r>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5E2F6FD4"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Until k = 6 Hawaii is assigned to a unique cluster; until then,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r w:rsidR="00FB074A" w:rsidRPr="00FB074A">
        <w:rPr>
          <w:rFonts w:ascii="Helvetica Neue" w:hAnsi="Helvetica Neue" w:cs="Arial"/>
          <w:i/>
          <w:color w:val="000000"/>
        </w:rPr>
        <w:t>three epoch</w:t>
      </w:r>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w:t>
      </w:r>
      <w:r>
        <w:rPr>
          <w:rFonts w:ascii="Helvetica Neue" w:hAnsi="Helvetica Neue" w:cs="Arial"/>
          <w:color w:val="000000"/>
        </w:rPr>
        <w:lastRenderedPageBreak/>
        <w:t>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w:t>
      </w:r>
      <w:r w:rsidR="00E77EF4">
        <w:rPr>
          <w:rFonts w:ascii="Helvetica Neue" w:hAnsi="Helvetica Neue" w:cs="Arial"/>
          <w:color w:val="000000"/>
        </w:rPr>
        <w:lastRenderedPageBreak/>
        <w:t>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779B349D"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species (</w:t>
      </w:r>
      <w:r w:rsidR="00873DA2" w:rsidRPr="00FD18CC">
        <w:rPr>
          <w:rFonts w:ascii="Helvetica Neue" w:hAnsi="Helvetica Neue" w:cs="Arial"/>
          <w:color w:val="000000"/>
          <w:highlight w:val="yellow"/>
        </w:rPr>
        <w:t xml:space="preserve">references from bats, birds, </w:t>
      </w:r>
      <w:r w:rsidR="00FD18CC" w:rsidRPr="00A53C00">
        <w:rPr>
          <w:rFonts w:ascii="Helvetica Neue" w:hAnsi="Helvetica Neue" w:cs="Arial"/>
          <w:color w:val="000000"/>
          <w:highlight w:val="yellow"/>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islands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w:t>
      </w:r>
      <w:r w:rsidR="00333EB3">
        <w:rPr>
          <w:rFonts w:ascii="Helvetica Neue" w:hAnsi="Helvetica Neue" w:cs="Arial"/>
          <w:color w:val="000000"/>
        </w:rPr>
        <w:lastRenderedPageBreak/>
        <w:t xml:space="preserve">(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 2018, Hemstrom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01587E34" w14:textId="1105CE84"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w:t>
      </w:r>
    </w:p>
    <w:p w14:paraId="530324DE" w14:textId="068983C4"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p>
    <w:p w14:paraId="20C6C5E5" w14:textId="42357EBC" w:rsidR="00171572" w:rsidRDefault="00E77EF4" w:rsidP="009B2AE0">
      <w:pPr>
        <w:jc w:val="both"/>
        <w:rPr>
          <w:rFonts w:ascii="Helvetica Neue" w:hAnsi="Helvetica Neue" w:cs="Arial"/>
          <w:color w:val="000000"/>
        </w:rPr>
      </w:pPr>
      <w:r>
        <w:rPr>
          <w:rFonts w:ascii="Helvetica Neue" w:hAnsi="Helvetica Neue" w:cs="Arial"/>
          <w:color w:val="000000"/>
        </w:rPr>
        <w:lastRenderedPageBreak/>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commentRangeStart w:id="1"/>
      <w:r>
        <w:rPr>
          <w:rFonts w:ascii="Helvetica Neue" w:hAnsi="Helvetica Neue" w:cs="Arial"/>
          <w:color w:val="000000"/>
        </w:rPr>
        <w:t>potentially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1"/>
      <w:r w:rsidR="00547769">
        <w:rPr>
          <w:rStyle w:val="CommentReference"/>
        </w:rPr>
        <w:commentReference w:id="1"/>
      </w:r>
      <w:r w:rsidR="008C4E05">
        <w:rPr>
          <w:rFonts w:ascii="Helvetica Neue" w:hAnsi="Helvetica Neue" w:cs="Arial"/>
          <w:color w:val="000000"/>
        </w:rPr>
        <w:t>.</w:t>
      </w:r>
      <w:r w:rsidR="008F42B9">
        <w:rPr>
          <w:rFonts w:ascii="Helvetica Neue" w:hAnsi="Helvetica Neue" w:cs="Arial"/>
          <w:color w:val="000000"/>
        </w:rPr>
        <w:t xml:space="preserve"> </w:t>
      </w:r>
    </w:p>
    <w:p w14:paraId="5E0D1F3D" w14:textId="7C2EC3D5"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North America </w:t>
      </w:r>
      <w:r w:rsidR="008F42B9">
        <w:rPr>
          <w:rFonts w:ascii="Helvetica Neue" w:hAnsi="Helvetica Neue" w:cs="Arial"/>
          <w:color w:val="000000"/>
        </w:rPr>
        <w:t>-</w:t>
      </w:r>
      <w:r w:rsidR="00F3704A">
        <w:rPr>
          <w:rFonts w:ascii="Helvetica Neue" w:hAnsi="Helvetica Neue" w:cs="Arial"/>
          <w:color w:val="000000"/>
        </w:rPr>
        <w:t>&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6EF68090" w14:textId="538E4D8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Cornejo,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r w:rsidRPr="00D704D0">
        <w:rPr>
          <w:rFonts w:ascii="Helvetica" w:eastAsia="Times New Roman" w:hAnsi="Helvetica" w:cs="Times New Roman"/>
          <w:i/>
        </w:rPr>
        <w:t xml:space="preserve">Senecio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r w:rsidRPr="007D59EC">
        <w:rPr>
          <w:rFonts w:ascii="Helvetica" w:eastAsia="Times New Roman" w:hAnsi="Helvetica" w:cs="Times New Roman"/>
        </w:rPr>
        <w:t>Dawe, K.L. &amp; Boutin, S. (2016). Climate change is the primary driver of white-tailed deer (</w:t>
      </w:r>
      <w:r w:rsidRPr="007D59EC">
        <w:rPr>
          <w:rFonts w:ascii="Helvetica" w:eastAsia="Times New Roman" w:hAnsi="Helvetica" w:cs="Times New Roman"/>
          <w:i/>
        </w:rPr>
        <w:t>Odocoileus virginianus</w:t>
      </w:r>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r w:rsidRPr="007D59EC">
        <w:rPr>
          <w:rFonts w:ascii="Helvetica" w:eastAsia="Times New Roman" w:hAnsi="Helvetica" w:cs="Times New Roman"/>
        </w:rPr>
        <w:t>,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r w:rsidRPr="00D704D0">
        <w:rPr>
          <w:rFonts w:ascii="Helvetica" w:eastAsia="Times New Roman" w:hAnsi="Helvetica" w:cs="Times New Roman"/>
        </w:rPr>
        <w:t>pophelper</w:t>
      </w:r>
      <w:proofErr w:type="spell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r w:rsidRPr="00D704D0">
        <w:rPr>
          <w:rFonts w:ascii="Helvetica" w:eastAsia="Times New Roman" w:hAnsi="Helvetica" w:cs="Times New Roman"/>
          <w:i/>
          <w:iCs/>
        </w:rPr>
        <w:t>.</w:t>
      </w:r>
      <w:r w:rsidRPr="00D704D0">
        <w:rPr>
          <w:rFonts w:ascii="Helvetica" w:eastAsia="Times New Roman" w:hAnsi="Helvetica" w:cs="Times New Roman"/>
        </w:rPr>
        <w:t>,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r w:rsidRPr="00D704D0">
        <w:rPr>
          <w:rFonts w:ascii="Helvetica" w:eastAsia="Times New Roman" w:hAnsi="Helvetica" w:cs="Times New Roman"/>
        </w:rPr>
        <w:t>,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r w:rsidRPr="00D704D0">
        <w:rPr>
          <w:rFonts w:ascii="Helvetica" w:eastAsia="Times New Roman" w:hAnsi="Helvetica" w:cs="Times New Roman"/>
        </w:rPr>
        <w:t>, 5, e1000695.</w:t>
      </w:r>
    </w:p>
    <w:p w14:paraId="5367E9B0" w14:textId="5B97BCC9"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Anthropocen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r w:rsidRPr="00D704D0">
        <w:rPr>
          <w:rFonts w:ascii="Helvetica" w:eastAsia="Times New Roman" w:hAnsi="Helvetica" w:cs="Times New Roman"/>
          <w:i/>
          <w:iCs/>
        </w:rPr>
        <w:t xml:space="preserve">Heredity </w:t>
      </w:r>
      <w:r w:rsidRPr="00D704D0">
        <w:rPr>
          <w:rFonts w:ascii="Helvetica" w:eastAsia="Times New Roman" w:hAnsi="Helvetica" w:cs="Times New Roman"/>
        </w:rPr>
        <w:t>,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James, D.G. (1993). Migration biology of the monarch butterfly in Australia. in Malcolm, S.B. &amp; Zalucki, M.P. (eds).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xml:space="preserve">, S.R. &amp; Tan, A.-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granulosa</w:t>
      </w:r>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Voorhies, K.J.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adis,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ape 5.0: an environment for modern phylogenetics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E., Nazario-</w:t>
      </w:r>
      <w:proofErr w:type="spellStart"/>
      <w:r w:rsidRPr="00D704D0">
        <w:rPr>
          <w:rFonts w:ascii="Helvetica" w:eastAsia="Times New Roman" w:hAnsi="Helvetica" w:cs="Times New Roman"/>
        </w:rPr>
        <w:t>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r w:rsidRPr="00D704D0">
        <w:rPr>
          <w:rFonts w:ascii="Helvetica" w:eastAsia="Times New Roman" w:hAnsi="Helvetica" w:cs="Times New Roman"/>
          <w:i/>
          <w:iCs/>
        </w:rPr>
        <w:t>.</w:t>
      </w:r>
      <w:r w:rsidRPr="00D704D0">
        <w:rPr>
          <w:rFonts w:ascii="Helvetica" w:eastAsia="Times New Roman" w:hAnsi="Helvetica" w:cs="Times New Roman"/>
        </w:rPr>
        <w:t>,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w:t>
      </w:r>
      <w:proofErr w:type="spellStart"/>
      <w:r w:rsidRPr="00D704D0">
        <w:rPr>
          <w:rFonts w:ascii="Helvetica" w:eastAsia="Times New Roman" w:hAnsi="Helvetica" w:cs="Times New Roman"/>
        </w:rPr>
        <w:t>Roode</w:t>
      </w:r>
      <w:proofErr w:type="spellEnd"/>
      <w:r w:rsidRPr="00D704D0">
        <w:rPr>
          <w:rFonts w:ascii="Helvetica" w:eastAsia="Times New Roman" w:hAnsi="Helvetica" w:cs="Times New Roman"/>
        </w:rPr>
        <w:t xml:space="preserv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Bangura,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in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eds).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Cornell University Press, Ithaca, NY, pp.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Hirschfeld,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rPr>
        <w:lastRenderedPageBreak/>
        <w:t xml:space="preserve">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r w:rsidRPr="00D704D0">
        <w:rPr>
          <w:rFonts w:ascii="Helvetica" w:eastAsia="Times New Roman" w:hAnsi="Helvetica" w:cs="Times New Roman"/>
        </w:rPr>
        <w:t>,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hephard,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Scheer,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in Zalucki, M.P. &amp; S.B. Malcolm, (eds).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Cockerham,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r w:rsidRPr="00D704D0">
        <w:rPr>
          <w:rFonts w:ascii="Helvetica" w:eastAsia="Times New Roman" w:hAnsi="Helvetica" w:cs="Times New Roman"/>
          <w:i/>
          <w:iCs/>
        </w:rPr>
        <w:t xml:space="preserve">Heredity </w:t>
      </w:r>
      <w:r w:rsidRPr="00D704D0">
        <w:rPr>
          <w:rFonts w:ascii="Helvetica" w:eastAsia="Times New Roman" w:hAnsi="Helvetica" w:cs="Times New Roman"/>
        </w:rPr>
        <w:t>,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illiam Hemstrom" w:date="2019-11-05T12:44:00Z" w:initials="WH">
    <w:p w14:paraId="7F97D171" w14:textId="77777777" w:rsidR="00547769" w:rsidRDefault="00547769">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547769" w:rsidRDefault="00547769">
      <w:pPr>
        <w:pStyle w:val="CommentText"/>
      </w:pPr>
    </w:p>
    <w:p w14:paraId="68BD914B" w14:textId="5956EEBD" w:rsidR="00547769" w:rsidRDefault="00547769">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w:t>
      </w:r>
      <w:r w:rsidR="00F4022E">
        <w:t xml:space="preserve"> Note that the optimized parameter combinations of establishment time and size are correlated: stronger </w:t>
      </w:r>
      <w:proofErr w:type="spellStart"/>
      <w:r w:rsidR="00F4022E">
        <w:t>bottlnecks</w:t>
      </w:r>
      <w:proofErr w:type="spellEnd"/>
      <w:r w:rsidR="00F4022E">
        <w:t xml:space="preserve"> optimize to more recent introductions over all! </w:t>
      </w:r>
      <w:r>
        <w:t>Basically, our model can’t exclude a recent, small introduction</w:t>
      </w:r>
      <w:r w:rsidR="00F4022E">
        <w:t>, since some runs did optimize to that parameter space with really similar AIC scores to the best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D914B" w16cid:durableId="216BED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F71B36" w14:textId="77777777" w:rsidR="001222A7" w:rsidRDefault="001222A7" w:rsidP="003B1AAE">
      <w:r>
        <w:separator/>
      </w:r>
    </w:p>
  </w:endnote>
  <w:endnote w:type="continuationSeparator" w:id="0">
    <w:p w14:paraId="4795419B" w14:textId="77777777" w:rsidR="001222A7" w:rsidRDefault="001222A7"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Noteworthy Light">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50462" w14:textId="77777777" w:rsidR="001222A7" w:rsidRDefault="001222A7" w:rsidP="003B1AAE">
      <w:r>
        <w:separator/>
      </w:r>
    </w:p>
  </w:footnote>
  <w:footnote w:type="continuationSeparator" w:id="0">
    <w:p w14:paraId="150EA588" w14:textId="77777777" w:rsidR="001222A7" w:rsidRDefault="001222A7"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63421"/>
    <w:rsid w:val="00081A26"/>
    <w:rsid w:val="000867B1"/>
    <w:rsid w:val="000A27A6"/>
    <w:rsid w:val="000C4EA1"/>
    <w:rsid w:val="000F0C5E"/>
    <w:rsid w:val="00106869"/>
    <w:rsid w:val="001222A7"/>
    <w:rsid w:val="00171572"/>
    <w:rsid w:val="00191C48"/>
    <w:rsid w:val="001B063A"/>
    <w:rsid w:val="001F1D1D"/>
    <w:rsid w:val="00207A66"/>
    <w:rsid w:val="00242F9B"/>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A87"/>
    <w:rsid w:val="004C5CDD"/>
    <w:rsid w:val="00512974"/>
    <w:rsid w:val="0052292B"/>
    <w:rsid w:val="00536404"/>
    <w:rsid w:val="00547769"/>
    <w:rsid w:val="00553E1A"/>
    <w:rsid w:val="00590EB4"/>
    <w:rsid w:val="0059671D"/>
    <w:rsid w:val="005A227C"/>
    <w:rsid w:val="00621411"/>
    <w:rsid w:val="00625A53"/>
    <w:rsid w:val="0064060B"/>
    <w:rsid w:val="00646FB0"/>
    <w:rsid w:val="00651F22"/>
    <w:rsid w:val="00652050"/>
    <w:rsid w:val="006A1B71"/>
    <w:rsid w:val="007209A4"/>
    <w:rsid w:val="007851D0"/>
    <w:rsid w:val="007C2C9D"/>
    <w:rsid w:val="007D59EC"/>
    <w:rsid w:val="00846222"/>
    <w:rsid w:val="00873DA2"/>
    <w:rsid w:val="008C23FC"/>
    <w:rsid w:val="008C2E8F"/>
    <w:rsid w:val="008C4E05"/>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23719"/>
    <w:rsid w:val="00B33433"/>
    <w:rsid w:val="00B83B68"/>
    <w:rsid w:val="00B86C53"/>
    <w:rsid w:val="00B91792"/>
    <w:rsid w:val="00BB5658"/>
    <w:rsid w:val="00BC40C3"/>
    <w:rsid w:val="00C37519"/>
    <w:rsid w:val="00C748B1"/>
    <w:rsid w:val="00D01287"/>
    <w:rsid w:val="00D06EE7"/>
    <w:rsid w:val="00D704D0"/>
    <w:rsid w:val="00D7319C"/>
    <w:rsid w:val="00D80EA2"/>
    <w:rsid w:val="00DD4E8A"/>
    <w:rsid w:val="00E1737F"/>
    <w:rsid w:val="00E302B1"/>
    <w:rsid w:val="00E37B4C"/>
    <w:rsid w:val="00E46C9F"/>
    <w:rsid w:val="00E52322"/>
    <w:rsid w:val="00E70B1E"/>
    <w:rsid w:val="00E77EF4"/>
    <w:rsid w:val="00E85F07"/>
    <w:rsid w:val="00EF22AE"/>
    <w:rsid w:val="00F3704A"/>
    <w:rsid w:val="00F4022E"/>
    <w:rsid w:val="00F81228"/>
    <w:rsid w:val="00F8441E"/>
    <w:rsid w:val="00FA2743"/>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2A2EA226-A0D7-4187-8DFE-D0896D364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D6326-AC37-47E3-8CCD-7D462135E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0</TotalTime>
  <Pages>16</Pages>
  <Words>14166</Words>
  <Characters>80750</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27</cp:revision>
  <dcterms:created xsi:type="dcterms:W3CDTF">2019-07-22T21:19:00Z</dcterms:created>
  <dcterms:modified xsi:type="dcterms:W3CDTF">2019-11-0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